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02492" w14:textId="77777777" w:rsidR="00732634" w:rsidRDefault="00732634" w:rsidP="006C5258">
      <w:pPr>
        <w:spacing w:line="480" w:lineRule="auto"/>
        <w:ind w:firstLine="0"/>
        <w:rPr>
          <w:rFonts w:asciiTheme="majorHAnsi" w:hAnsiTheme="majorHAnsi" w:cstheme="majorHAnsi"/>
          <w:highlight w:val="white"/>
          <w:lang w:val="da-DK"/>
        </w:rPr>
      </w:pPr>
    </w:p>
    <w:p w14:paraId="036B4C9D" w14:textId="147400D2" w:rsidR="008336ED" w:rsidRDefault="008336ED" w:rsidP="006C5258">
      <w:pPr>
        <w:spacing w:line="480" w:lineRule="auto"/>
        <w:ind w:firstLine="0"/>
        <w:rPr>
          <w:rFonts w:asciiTheme="majorHAnsi" w:hAnsiTheme="majorHAnsi" w:cstheme="majorHAnsi"/>
          <w:highlight w:val="white"/>
          <w:lang w:val="da-DK"/>
        </w:rPr>
      </w:pPr>
      <w:r>
        <w:rPr>
          <w:rFonts w:asciiTheme="majorHAnsi" w:hAnsiTheme="majorHAnsi" w:cstheme="majorHAnsi"/>
          <w:highlight w:val="white"/>
          <w:lang w:val="da-DK"/>
        </w:rPr>
        <w:t>46</w:t>
      </w:r>
    </w:p>
    <w:p w14:paraId="11852976" w14:textId="206D820A" w:rsidR="008336ED" w:rsidRPr="008336ED" w:rsidRDefault="008336ED" w:rsidP="008336ED">
      <w:pPr>
        <w:pStyle w:val="BodyText"/>
        <w:rPr>
          <w:highlight w:val="white"/>
          <w:lang w:val="da-DK"/>
        </w:rPr>
      </w:pPr>
      <w:r>
        <w:rPr>
          <w:highlight w:val="white"/>
          <w:lang w:val="da-DK"/>
        </w:rPr>
        <w:t>48</w:t>
      </w:r>
    </w:p>
    <w:p w14:paraId="74231B88" w14:textId="77777777" w:rsidR="008336ED" w:rsidRDefault="008336ED" w:rsidP="006C5258">
      <w:pPr>
        <w:spacing w:line="480" w:lineRule="auto"/>
        <w:ind w:firstLine="0"/>
        <w:rPr>
          <w:rFonts w:asciiTheme="majorHAnsi" w:hAnsiTheme="majorHAnsi" w:cstheme="majorHAnsi"/>
          <w:highlight w:val="white"/>
          <w:lang w:val="da-DK"/>
        </w:rPr>
      </w:pPr>
    </w:p>
    <w:p w14:paraId="62E9875A" w14:textId="4666E319" w:rsidR="006C5258" w:rsidRPr="002D307B" w:rsidRDefault="006C5258" w:rsidP="006C5258">
      <w:pPr>
        <w:spacing w:line="480" w:lineRule="auto"/>
        <w:ind w:firstLine="0"/>
        <w:rPr>
          <w:rFonts w:asciiTheme="majorHAnsi" w:hAnsiTheme="majorHAnsi" w:cstheme="majorHAnsi"/>
          <w:highlight w:val="white"/>
          <w:lang w:val="da-DK"/>
        </w:rPr>
      </w:pPr>
      <w:r w:rsidRPr="002D307B">
        <w:rPr>
          <w:rFonts w:asciiTheme="majorHAnsi" w:hAnsiTheme="majorHAnsi" w:cstheme="majorHAnsi"/>
          <w:highlight w:val="white"/>
          <w:lang w:val="da-DK"/>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536CACA" w:rsidR="008F4D23" w:rsidRPr="009D1961"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0" w:name="_Toc57284910"/>
      <w:r w:rsidRPr="002D307B">
        <w:rPr>
          <w:rFonts w:asciiTheme="majorHAnsi" w:hAnsiTheme="majorHAnsi" w:cstheme="majorHAnsi"/>
          <w:highlight w:val="white"/>
          <w:lang w:val="en-US"/>
        </w:rPr>
        <w:lastRenderedPageBreak/>
        <w:t>Abstract</w:t>
      </w:r>
      <w:bookmarkEnd w:id="0"/>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1"/>
      <w:r w:rsidRPr="002D307B">
        <w:rPr>
          <w:rFonts w:asciiTheme="majorHAnsi" w:hAnsiTheme="majorHAnsi" w:cstheme="majorHAnsi"/>
          <w:highlight w:val="white"/>
          <w:lang w:val="en-US"/>
        </w:rPr>
        <w:t>1. Introduction</w:t>
      </w:r>
      <w:bookmarkEnd w:id="1"/>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2"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2"/>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3"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4"/>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5" w:name="_Toc57284915"/>
      <w:r w:rsidRPr="002D307B">
        <w:rPr>
          <w:rFonts w:asciiTheme="majorHAnsi" w:hAnsiTheme="majorHAnsi" w:cstheme="majorHAnsi"/>
          <w:highlight w:val="white"/>
          <w:lang w:val="en-US"/>
        </w:rPr>
        <w:t>1.2 Machine learning for detection of acoustic patterns</w:t>
      </w:r>
      <w:bookmarkEnd w:id="5"/>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6"/>
      <w:r w:rsidRPr="002D307B">
        <w:rPr>
          <w:rFonts w:asciiTheme="majorHAnsi" w:hAnsiTheme="majorHAnsi" w:cstheme="majorHAnsi"/>
          <w:highlight w:val="white"/>
          <w:lang w:val="en-US"/>
        </w:rPr>
        <w:t>1.2.1 Prospects of machine learning in classifying schizophrenia</w:t>
      </w:r>
      <w:bookmarkEnd w:id="6"/>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7"/>
      <w:r w:rsidRPr="002D307B">
        <w:rPr>
          <w:rFonts w:asciiTheme="majorHAnsi" w:hAnsiTheme="majorHAnsi" w:cstheme="majorHAnsi"/>
          <w:highlight w:val="white"/>
          <w:lang w:val="en-US"/>
        </w:rPr>
        <w:t>1.2.2 Current limitations in the literature</w:t>
      </w:r>
      <w:bookmarkEnd w:id="7"/>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8"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8"/>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9"/>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0"/>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 xml:space="preserve">train and test the model. After seeing how it performs on the test set, you may tune the </w:t>
      </w:r>
      <w:r w:rsidRPr="002D307B">
        <w:rPr>
          <w:rFonts w:asciiTheme="majorHAnsi" w:eastAsia="Times New Roman" w:hAnsiTheme="majorHAnsi" w:cstheme="majorHAnsi"/>
          <w:highlight w:val="white"/>
          <w:lang w:val="en-US"/>
        </w:rPr>
        <w:lastRenderedPageBreak/>
        <w:t>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1"/>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4474E0"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4474E0"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2" w:name="_Toc57284922"/>
      <w:r w:rsidRPr="002D307B">
        <w:rPr>
          <w:rFonts w:asciiTheme="majorHAnsi" w:hAnsiTheme="majorHAnsi" w:cstheme="majorHAnsi"/>
          <w:highlight w:val="white"/>
          <w:lang w:val="en-US"/>
        </w:rPr>
        <w:lastRenderedPageBreak/>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3" w:name="_Toc57284923"/>
      <w:r w:rsidRPr="002D307B">
        <w:rPr>
          <w:rFonts w:asciiTheme="majorHAnsi" w:hAnsiTheme="majorHAnsi" w:cstheme="majorHAnsi"/>
          <w:highlight w:val="white"/>
          <w:lang w:val="en-US"/>
        </w:rPr>
        <w:t>2.1 Pipeline</w:t>
      </w:r>
      <w:bookmarkEnd w:id="13"/>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lastRenderedPageBreak/>
        <w:t>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4" w:name="_Toc57284924"/>
      <w:r w:rsidRPr="002D307B">
        <w:rPr>
          <w:rFonts w:asciiTheme="majorHAnsi" w:hAnsiTheme="majorHAnsi" w:cstheme="majorHAnsi"/>
          <w:highlight w:val="white"/>
          <w:lang w:val="en-US"/>
        </w:rPr>
        <w:t>2.2 Literature search and choice of replication</w:t>
      </w:r>
      <w:bookmarkEnd w:id="14"/>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5" w:name="_Toc57284925"/>
      <w:r w:rsidRPr="002D307B">
        <w:rPr>
          <w:rFonts w:asciiTheme="majorHAnsi" w:hAnsiTheme="majorHAnsi" w:cstheme="majorHAnsi"/>
          <w:highlight w:val="white"/>
          <w:lang w:val="en-US"/>
        </w:rPr>
        <w:t>2.3 Data</w:t>
      </w:r>
      <w:bookmarkEnd w:id="15"/>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6" w:name="_Toc57284926"/>
      <w:r w:rsidRPr="002D307B">
        <w:rPr>
          <w:rFonts w:asciiTheme="majorHAnsi" w:hAnsiTheme="majorHAnsi" w:cstheme="majorHAnsi"/>
          <w:highlight w:val="white"/>
          <w:lang w:val="en-US"/>
        </w:rPr>
        <w:t>2.3.1 Data sources</w:t>
      </w:r>
      <w:bookmarkEnd w:id="16"/>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articipants from all studies went through the same tasks; namely the Frith Happé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Bliksted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Moreover, recording equipment and recording setting was constant within study, but unique across studies. This results in data corpora of diverse speech recordings suitable for testing whether </w:t>
      </w:r>
      <w:r w:rsidRPr="002D307B">
        <w:rPr>
          <w:rFonts w:asciiTheme="majorHAnsi" w:eastAsia="Times New Roman" w:hAnsiTheme="majorHAnsi" w:cstheme="majorHAnsi"/>
          <w:highlight w:val="white"/>
          <w:lang w:val="en-US"/>
        </w:rPr>
        <w:lastRenderedPageBreak/>
        <w:t>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7"/>
      <w:r w:rsidRPr="002D307B">
        <w:rPr>
          <w:rFonts w:asciiTheme="majorHAnsi" w:hAnsiTheme="majorHAnsi" w:cstheme="majorHAnsi"/>
          <w:highlight w:val="white"/>
          <w:lang w:val="en-US"/>
        </w:rPr>
        <w:t>2.3.2 Participants</w:t>
      </w:r>
      <w:bookmarkEnd w:id="17"/>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4474E0">
        <w:tc>
          <w:tcPr>
            <w:tcW w:w="1232" w:type="dxa"/>
          </w:tcPr>
          <w:p w14:paraId="017663CA" w14:textId="77777777" w:rsidR="006C5258" w:rsidRPr="002D307B" w:rsidRDefault="006C5258" w:rsidP="004474E0">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4474E0">
            <w:pPr>
              <w:pStyle w:val="NoSpacing"/>
              <w:rPr>
                <w:rFonts w:eastAsia="Times New Roman"/>
                <w:highlight w:val="white"/>
              </w:rPr>
            </w:pPr>
            <w:r w:rsidRPr="002D307B">
              <w:rPr>
                <w:rFonts w:eastAsia="Times New Roman"/>
                <w:highlight w:val="white"/>
              </w:rPr>
              <w:t xml:space="preserve">N() </w:t>
            </w:r>
          </w:p>
        </w:tc>
        <w:tc>
          <w:tcPr>
            <w:tcW w:w="1129" w:type="dxa"/>
          </w:tcPr>
          <w:p w14:paraId="457F12C4" w14:textId="77777777" w:rsidR="006C5258" w:rsidRPr="002D307B" w:rsidRDefault="006C5258" w:rsidP="004474E0">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4474E0">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4474E0">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4474E0">
            <w:pPr>
              <w:pStyle w:val="NoSpacing"/>
              <w:rPr>
                <w:rFonts w:eastAsia="Times New Roman"/>
                <w:highlight w:val="white"/>
              </w:rPr>
            </w:pPr>
            <w:r w:rsidRPr="002D307B">
              <w:rPr>
                <w:rFonts w:eastAsia="Times New Roman"/>
                <w:highlight w:val="white"/>
              </w:rPr>
              <w:t>Mean(Age)</w:t>
            </w:r>
          </w:p>
        </w:tc>
        <w:tc>
          <w:tcPr>
            <w:tcW w:w="992" w:type="dxa"/>
          </w:tcPr>
          <w:p w14:paraId="4F655F97" w14:textId="77777777" w:rsidR="006C5258" w:rsidRPr="002D307B" w:rsidRDefault="006C5258" w:rsidP="004474E0">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4474E0">
            <w:pPr>
              <w:pStyle w:val="NoSpacing"/>
              <w:rPr>
                <w:rFonts w:eastAsia="Times New Roman"/>
                <w:highlight w:val="white"/>
              </w:rPr>
            </w:pPr>
            <w:r w:rsidRPr="002D307B">
              <w:rPr>
                <w:rFonts w:eastAsia="Times New Roman"/>
                <w:highlight w:val="white"/>
              </w:rPr>
              <w:t>Range(Age)</w:t>
            </w:r>
          </w:p>
        </w:tc>
      </w:tr>
      <w:tr w:rsidR="006C5258" w:rsidRPr="002D307B" w14:paraId="49066F2B" w14:textId="77777777" w:rsidTr="004474E0">
        <w:tc>
          <w:tcPr>
            <w:tcW w:w="1232" w:type="dxa"/>
            <w:vMerge w:val="restart"/>
          </w:tcPr>
          <w:p w14:paraId="3C184E20" w14:textId="77777777" w:rsidR="006C5258" w:rsidRPr="002D307B" w:rsidRDefault="006C5258" w:rsidP="004474E0">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4474E0">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4474E0">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4474E0">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4474E0">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573EB08B" w14:textId="77777777" w:rsidTr="004474E0">
        <w:tc>
          <w:tcPr>
            <w:tcW w:w="1232" w:type="dxa"/>
            <w:vMerge/>
          </w:tcPr>
          <w:p w14:paraId="16E3AB20" w14:textId="77777777" w:rsidR="006C5258" w:rsidRPr="002D307B" w:rsidRDefault="006C5258" w:rsidP="004474E0">
            <w:pPr>
              <w:pStyle w:val="NoSpacing"/>
              <w:rPr>
                <w:rFonts w:eastAsia="Times New Roman"/>
                <w:highlight w:val="white"/>
              </w:rPr>
            </w:pPr>
          </w:p>
        </w:tc>
        <w:tc>
          <w:tcPr>
            <w:tcW w:w="615" w:type="dxa"/>
            <w:vMerge/>
          </w:tcPr>
          <w:p w14:paraId="3728B0AF" w14:textId="77777777" w:rsidR="006C5258" w:rsidRPr="002D307B" w:rsidRDefault="006C5258" w:rsidP="004474E0">
            <w:pPr>
              <w:pStyle w:val="NoSpacing"/>
              <w:rPr>
                <w:rFonts w:eastAsia="Times New Roman"/>
                <w:highlight w:val="white"/>
              </w:rPr>
            </w:pPr>
          </w:p>
        </w:tc>
        <w:tc>
          <w:tcPr>
            <w:tcW w:w="1129" w:type="dxa"/>
          </w:tcPr>
          <w:p w14:paraId="2F0EFD0C"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4474E0">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4474E0">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4474E0">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4474E0">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4474E0">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4474E0">
        <w:tc>
          <w:tcPr>
            <w:tcW w:w="1232" w:type="dxa"/>
            <w:vMerge w:val="restart"/>
          </w:tcPr>
          <w:p w14:paraId="1B07A083" w14:textId="77777777" w:rsidR="006C5258" w:rsidRPr="002D307B" w:rsidRDefault="006C5258" w:rsidP="004474E0">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0EA5772B" w14:textId="77777777" w:rsidR="006C5258" w:rsidRPr="002D307B" w:rsidRDefault="006C5258" w:rsidP="004474E0">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4474E0">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4474E0">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4474E0">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4474E0">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4474E0">
            <w:pPr>
              <w:pStyle w:val="NoSpacing"/>
              <w:rPr>
                <w:rFonts w:eastAsia="Times New Roman"/>
              </w:rPr>
            </w:pPr>
            <w:r w:rsidRPr="00FE284D">
              <w:rPr>
                <w:rFonts w:eastAsia="Times New Roman"/>
              </w:rPr>
              <w:t>18-33</w:t>
            </w:r>
          </w:p>
        </w:tc>
      </w:tr>
      <w:tr w:rsidR="006C5258" w:rsidRPr="002D307B" w14:paraId="1553FCA7" w14:textId="77777777" w:rsidTr="004474E0">
        <w:tc>
          <w:tcPr>
            <w:tcW w:w="1232" w:type="dxa"/>
            <w:vMerge/>
          </w:tcPr>
          <w:p w14:paraId="7358215C" w14:textId="77777777" w:rsidR="006C5258" w:rsidRPr="002D307B" w:rsidRDefault="006C5258" w:rsidP="004474E0">
            <w:pPr>
              <w:pStyle w:val="NoSpacing"/>
              <w:rPr>
                <w:rFonts w:eastAsia="Times New Roman"/>
                <w:highlight w:val="white"/>
              </w:rPr>
            </w:pPr>
          </w:p>
        </w:tc>
        <w:tc>
          <w:tcPr>
            <w:tcW w:w="615" w:type="dxa"/>
            <w:vMerge/>
          </w:tcPr>
          <w:p w14:paraId="1704B372" w14:textId="77777777" w:rsidR="006C5258" w:rsidRPr="002D307B" w:rsidRDefault="006C5258" w:rsidP="004474E0">
            <w:pPr>
              <w:pStyle w:val="NoSpacing"/>
              <w:rPr>
                <w:rFonts w:eastAsia="Times New Roman"/>
                <w:highlight w:val="white"/>
              </w:rPr>
            </w:pPr>
          </w:p>
        </w:tc>
        <w:tc>
          <w:tcPr>
            <w:tcW w:w="1129" w:type="dxa"/>
          </w:tcPr>
          <w:p w14:paraId="2A64DAFB"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4474E0">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4474E0">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4474E0">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4474E0">
        <w:tc>
          <w:tcPr>
            <w:tcW w:w="1232" w:type="dxa"/>
            <w:vMerge w:val="restart"/>
          </w:tcPr>
          <w:p w14:paraId="521046F8" w14:textId="77777777" w:rsidR="006C5258" w:rsidRPr="002D307B" w:rsidRDefault="006C5258" w:rsidP="004474E0">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557F69B1" w14:textId="77777777" w:rsidR="006C5258" w:rsidRPr="002D307B" w:rsidRDefault="006C5258" w:rsidP="004474E0">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4474E0">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4474E0">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4474E0">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4474E0">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4474E0">
            <w:pPr>
              <w:pStyle w:val="NoSpacing"/>
              <w:rPr>
                <w:rFonts w:eastAsia="Times New Roman"/>
              </w:rPr>
            </w:pPr>
            <w:r w:rsidRPr="00FE284D">
              <w:rPr>
                <w:rFonts w:eastAsia="Times New Roman"/>
              </w:rPr>
              <w:t>20-61</w:t>
            </w:r>
          </w:p>
        </w:tc>
      </w:tr>
      <w:tr w:rsidR="006C5258" w:rsidRPr="002D307B" w14:paraId="6E5F7919" w14:textId="77777777" w:rsidTr="004474E0">
        <w:tc>
          <w:tcPr>
            <w:tcW w:w="1232" w:type="dxa"/>
            <w:vMerge/>
          </w:tcPr>
          <w:p w14:paraId="507F55F9" w14:textId="77777777" w:rsidR="006C5258" w:rsidRPr="002D307B" w:rsidRDefault="006C5258" w:rsidP="004474E0">
            <w:pPr>
              <w:pStyle w:val="NoSpacing"/>
              <w:rPr>
                <w:rFonts w:eastAsia="Times New Roman"/>
                <w:highlight w:val="white"/>
              </w:rPr>
            </w:pPr>
          </w:p>
        </w:tc>
        <w:tc>
          <w:tcPr>
            <w:tcW w:w="615" w:type="dxa"/>
            <w:vMerge/>
          </w:tcPr>
          <w:p w14:paraId="40120215" w14:textId="77777777" w:rsidR="006C5258" w:rsidRPr="002D307B" w:rsidRDefault="006C5258" w:rsidP="004474E0">
            <w:pPr>
              <w:pStyle w:val="NoSpacing"/>
              <w:rPr>
                <w:rFonts w:eastAsia="Times New Roman"/>
                <w:highlight w:val="white"/>
              </w:rPr>
            </w:pPr>
          </w:p>
        </w:tc>
        <w:tc>
          <w:tcPr>
            <w:tcW w:w="1129" w:type="dxa"/>
          </w:tcPr>
          <w:p w14:paraId="0DE6A431"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4474E0">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4474E0">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4474E0">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4474E0">
        <w:tc>
          <w:tcPr>
            <w:tcW w:w="1232" w:type="dxa"/>
            <w:vMerge w:val="restart"/>
          </w:tcPr>
          <w:p w14:paraId="5FB59616" w14:textId="77777777" w:rsidR="006C5258" w:rsidRPr="002D307B" w:rsidRDefault="006C5258" w:rsidP="004474E0">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4474E0">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4474E0">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4474E0">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4474E0">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0BEF3481" w14:textId="77777777" w:rsidTr="004474E0">
        <w:tc>
          <w:tcPr>
            <w:tcW w:w="1232" w:type="dxa"/>
            <w:vMerge/>
            <w:tcBorders>
              <w:bottom w:val="single" w:sz="12" w:space="0" w:color="auto"/>
            </w:tcBorders>
          </w:tcPr>
          <w:p w14:paraId="6688B381" w14:textId="77777777" w:rsidR="006C5258" w:rsidRPr="002D307B" w:rsidRDefault="006C5258" w:rsidP="004474E0">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4474E0">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4474E0">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4474E0">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4474E0">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4474E0">
        <w:trPr>
          <w:trHeight w:val="274"/>
        </w:trPr>
        <w:tc>
          <w:tcPr>
            <w:tcW w:w="1232" w:type="dxa"/>
            <w:vMerge w:val="restart"/>
            <w:tcBorders>
              <w:top w:val="single" w:sz="12" w:space="0" w:color="auto"/>
            </w:tcBorders>
          </w:tcPr>
          <w:p w14:paraId="72BDE944" w14:textId="77777777" w:rsidR="006C5258" w:rsidRPr="002D307B" w:rsidRDefault="006C5258" w:rsidP="004474E0">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4474E0">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4474E0">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4474E0">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4474E0">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4474E0">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4474E0">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4474E0">
            <w:pPr>
              <w:pStyle w:val="NoSpacing"/>
              <w:rPr>
                <w:rFonts w:eastAsia="Times New Roman"/>
              </w:rPr>
            </w:pPr>
            <w:r w:rsidRPr="00FE284D">
              <w:rPr>
                <w:rFonts w:eastAsia="Times New Roman"/>
              </w:rPr>
              <w:t>18-61</w:t>
            </w:r>
          </w:p>
        </w:tc>
      </w:tr>
      <w:tr w:rsidR="006C5258" w:rsidRPr="002D307B" w14:paraId="3C8CF589" w14:textId="77777777" w:rsidTr="004474E0">
        <w:tc>
          <w:tcPr>
            <w:tcW w:w="1232" w:type="dxa"/>
            <w:vMerge/>
          </w:tcPr>
          <w:p w14:paraId="4296F76F" w14:textId="77777777" w:rsidR="006C5258" w:rsidRPr="002D307B" w:rsidRDefault="006C5258" w:rsidP="004474E0">
            <w:pPr>
              <w:pStyle w:val="NoSpacing"/>
              <w:rPr>
                <w:rFonts w:eastAsia="Times New Roman"/>
                <w:highlight w:val="white"/>
              </w:rPr>
            </w:pPr>
          </w:p>
        </w:tc>
        <w:tc>
          <w:tcPr>
            <w:tcW w:w="615" w:type="dxa"/>
          </w:tcPr>
          <w:p w14:paraId="349F2302" w14:textId="77777777" w:rsidR="006C5258" w:rsidRPr="002D307B" w:rsidRDefault="006C5258" w:rsidP="004474E0">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4474E0">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4474E0">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4474E0">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4474E0">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4474E0">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4474E0">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8"/>
      <w:r w:rsidRPr="002D307B">
        <w:rPr>
          <w:rFonts w:asciiTheme="majorHAnsi" w:hAnsiTheme="majorHAnsi" w:cstheme="majorHAnsi"/>
          <w:highlight w:val="white"/>
          <w:lang w:val="en-US"/>
        </w:rPr>
        <w:t>2.3.2 Procedure/task</w:t>
      </w:r>
      <w:bookmarkEnd w:id="18"/>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Frith Happé animations task. This task consisted of watching a </w:t>
      </w:r>
      <w:r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lastRenderedPageBreak/>
        <w:t>3. Mental interaction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29"/>
      <w:r w:rsidRPr="002D307B">
        <w:rPr>
          <w:rFonts w:asciiTheme="majorHAnsi" w:hAnsiTheme="majorHAnsi" w:cstheme="majorHAnsi"/>
          <w:highlight w:val="white"/>
          <w:lang w:val="en-US"/>
        </w:rPr>
        <w:t>2.4 Preprocessing</w:t>
      </w:r>
      <w:bookmarkEnd w:id="19"/>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0" w:name="_Toc57284930"/>
      <w:r w:rsidRPr="002D307B">
        <w:rPr>
          <w:rFonts w:asciiTheme="majorHAnsi" w:hAnsiTheme="majorHAnsi" w:cstheme="majorHAnsi"/>
          <w:highlight w:val="white"/>
          <w:lang w:val="en-US"/>
        </w:rPr>
        <w:t>2.4.1 Cleaning of audio files</w:t>
      </w:r>
      <w:bookmarkEnd w:id="20"/>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iZotop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Fabfilter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1"/>
      <w:r w:rsidRPr="002D307B">
        <w:rPr>
          <w:rFonts w:asciiTheme="majorHAnsi" w:hAnsiTheme="majorHAnsi" w:cstheme="majorHAnsi"/>
          <w:highlight w:val="white"/>
          <w:lang w:val="en-US"/>
        </w:rPr>
        <w:t>2.4.2 Feature extraction from audio files</w:t>
      </w:r>
      <w:bookmarkEnd w:id="21"/>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2"/>
      <w:r w:rsidRPr="002D307B">
        <w:rPr>
          <w:rFonts w:asciiTheme="majorHAnsi" w:hAnsiTheme="majorHAnsi" w:cstheme="majorHAnsi"/>
          <w:highlight w:val="white"/>
          <w:lang w:val="en-US"/>
        </w:rPr>
        <w:t>2.4.3 Partitioning</w:t>
      </w:r>
      <w:bookmarkEnd w:id="22"/>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The partitioning kept each participant ID only within one of the two resulting training and test sets. This prevented leakage of information from the training set to the test set, which otherwise would have </w:t>
      </w:r>
      <w:r w:rsidRPr="002D307B">
        <w:rPr>
          <w:rFonts w:asciiTheme="majorHAnsi" w:eastAsia="Times New Roman" w:hAnsiTheme="majorHAnsi" w:cstheme="majorHAnsi"/>
          <w:highlight w:val="white"/>
          <w:lang w:val="en-US"/>
        </w:rPr>
        <w:lastRenderedPageBreak/>
        <w:t>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3"/>
      <w:r w:rsidRPr="002D307B">
        <w:rPr>
          <w:rFonts w:asciiTheme="majorHAnsi" w:hAnsiTheme="majorHAnsi" w:cstheme="majorHAnsi"/>
          <w:highlight w:val="white"/>
          <w:lang w:val="en-US"/>
        </w:rPr>
        <w:t>2.4.4 Normalization</w:t>
      </w:r>
      <w:bookmarkEnd w:id="23"/>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4" w:name="_Toc57284934"/>
      <w:r w:rsidRPr="002D307B">
        <w:rPr>
          <w:rFonts w:asciiTheme="majorHAnsi" w:hAnsiTheme="majorHAnsi" w:cstheme="majorHAnsi"/>
          <w:highlight w:val="white"/>
          <w:lang w:val="en-US"/>
        </w:rPr>
        <w:t>2.5 Feature selection using LASSO</w:t>
      </w:r>
      <w:bookmarkEnd w:id="24"/>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5" w:name="_Toc57284935"/>
      <w:r w:rsidRPr="002D307B">
        <w:rPr>
          <w:rFonts w:asciiTheme="majorHAnsi" w:hAnsiTheme="majorHAnsi" w:cstheme="majorHAnsi"/>
          <w:highlight w:val="white"/>
          <w:lang w:val="en-US"/>
        </w:rPr>
        <w:t>2.5.1 Motivation for using LASSO</w:t>
      </w:r>
      <w:bookmarkEnd w:id="25"/>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emobase’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using L2 regularization, also called the Least Absolute Shrinkage and Selection Operator (LASSO) analysis regression. To carry out this process, the ‘glmnet’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ElasticNet, LASSO regularization has the advantage of being able to shrink irrelevant parameters all the way to zero – </w:t>
      </w:r>
      <w:r w:rsidRPr="002D307B">
        <w:rPr>
          <w:rFonts w:asciiTheme="majorHAnsi" w:eastAsia="Times New Roman" w:hAnsiTheme="majorHAnsi" w:cstheme="majorHAnsi"/>
          <w:highlight w:val="white"/>
          <w:lang w:val="en-US"/>
        </w:rPr>
        <w:lastRenderedPageBreak/>
        <w:t>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6"/>
      <w:r w:rsidRPr="002D307B">
        <w:rPr>
          <w:rFonts w:asciiTheme="majorHAnsi" w:hAnsiTheme="majorHAnsi" w:cstheme="majorHAnsi"/>
          <w:highlight w:val="white"/>
          <w:lang w:val="en-US"/>
        </w:rPr>
        <w:t>2.5.2 What is L2 regularization?</w:t>
      </w:r>
      <w:bookmarkEnd w:id="26"/>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on the basis of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lambda.min)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lambda.min was chosen (lambda.1se). Although lambda.min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7"/>
      <w:r w:rsidRPr="002D307B">
        <w:rPr>
          <w:rFonts w:asciiTheme="majorHAnsi" w:hAnsiTheme="majorHAnsi" w:cstheme="majorHAnsi"/>
          <w:highlight w:val="white"/>
          <w:lang w:val="en-US"/>
        </w:rPr>
        <w:t>2.5.4 Feature selection</w:t>
      </w:r>
      <w:bookmarkEnd w:id="27"/>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The previously mentioned L2 regularization was carried out on 4/5th’s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ure x * :</w:t>
      </w:r>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8" w:name="_Toc57284938"/>
      <w:r w:rsidRPr="002D307B">
        <w:rPr>
          <w:rFonts w:asciiTheme="majorHAnsi" w:hAnsiTheme="majorHAnsi" w:cstheme="majorHAnsi"/>
          <w:highlight w:val="white"/>
          <w:lang w:val="en-US"/>
        </w:rPr>
        <w:t>2.6 Model and model tuning</w:t>
      </w:r>
      <w:bookmarkEnd w:id="28"/>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submodels</w:t>
      </w:r>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esting the submodels</w:t>
      </w:r>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9"/>
      <w:r w:rsidRPr="002D307B">
        <w:rPr>
          <w:rFonts w:asciiTheme="majorHAnsi" w:hAnsiTheme="majorHAnsi" w:cstheme="majorHAnsi"/>
          <w:highlight w:val="white"/>
          <w:lang w:val="en-US"/>
        </w:rPr>
        <w:lastRenderedPageBreak/>
        <w:t>2.7 Evaluation metrics</w:t>
      </w:r>
      <w:bookmarkEnd w:id="29"/>
    </w:p>
    <w:p w14:paraId="6E2BE87E" w14:textId="7CB6CA30" w:rsidR="006C5258" w:rsidRDefault="006C5258" w:rsidP="00DF2E59">
      <w:pPr>
        <w:ind w:left="720" w:hanging="72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40"/>
      <w:r w:rsidRPr="002D307B">
        <w:rPr>
          <w:rFonts w:asciiTheme="majorHAnsi" w:hAnsiTheme="majorHAnsi" w:cstheme="majorHAnsi"/>
          <w:highlight w:val="white"/>
          <w:lang w:val="en-US"/>
        </w:rPr>
        <w:t>3. Results</w:t>
      </w:r>
      <w:bookmarkEnd w:id="30"/>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5E44C1FA" w14:textId="3A7E1E30" w:rsidR="00867DBA" w:rsidRDefault="00500E43" w:rsidP="00867DBA">
      <w:pPr>
        <w:pStyle w:val="BodyText"/>
        <w:rPr>
          <w:highlight w:val="white"/>
          <w:lang w:val="en-US"/>
        </w:rPr>
      </w:pPr>
      <w:r>
        <w:rPr>
          <w:highlight w:val="white"/>
          <w:lang w:val="en-US"/>
        </w:rPr>
        <w:t xml:space="preserve">This section </w:t>
      </w:r>
      <w:r w:rsidR="007C4512">
        <w:rPr>
          <w:highlight w:val="white"/>
          <w:lang w:val="en-US"/>
        </w:rPr>
        <w:t>presents the performance of the machine learning models.</w:t>
      </w:r>
    </w:p>
    <w:p w14:paraId="1E49C6FE" w14:textId="576EAA12" w:rsidR="006771A4" w:rsidRPr="00315C44" w:rsidRDefault="006771A4" w:rsidP="006771A4">
      <w:pPr>
        <w:pStyle w:val="BodyText"/>
        <w:numPr>
          <w:ilvl w:val="0"/>
          <w:numId w:val="19"/>
        </w:numPr>
        <w:rPr>
          <w:highlight w:val="white"/>
          <w:lang w:val="en-US"/>
        </w:rPr>
      </w:pPr>
      <w:r>
        <w:rPr>
          <w:highlight w:val="white"/>
          <w:lang w:val="en-US"/>
        </w:rPr>
        <w:t>TD and SZ refers to Typically developed and SZ refers to Schizophrenia</w:t>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DF7BED">
        <w:trPr>
          <w:jc w:val="center"/>
        </w:trPr>
        <w:tc>
          <w:tcPr>
            <w:tcW w:w="979" w:type="dxa"/>
            <w:shd w:val="clear" w:color="auto" w:fill="DAEEF3" w:themeFill="accent5"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DF7BED">
        <w:trPr>
          <w:jc w:val="center"/>
        </w:trPr>
        <w:tc>
          <w:tcPr>
            <w:tcW w:w="979" w:type="dxa"/>
            <w:shd w:val="clear" w:color="auto" w:fill="DAEEF3" w:themeFill="accent5"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DF7BED">
        <w:trPr>
          <w:jc w:val="center"/>
        </w:trPr>
        <w:tc>
          <w:tcPr>
            <w:tcW w:w="979" w:type="dxa"/>
            <w:shd w:val="clear" w:color="auto" w:fill="DAEEF3" w:themeFill="accent5"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DF7BED">
        <w:trPr>
          <w:jc w:val="center"/>
        </w:trPr>
        <w:tc>
          <w:tcPr>
            <w:tcW w:w="979" w:type="dxa"/>
            <w:shd w:val="clear" w:color="auto" w:fill="DAEEF3" w:themeFill="accent5"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DF7BED">
        <w:trPr>
          <w:jc w:val="center"/>
        </w:trPr>
        <w:tc>
          <w:tcPr>
            <w:tcW w:w="979" w:type="dxa"/>
            <w:shd w:val="clear" w:color="auto" w:fill="DAEEF3" w:themeFill="accent5"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lastRenderedPageBreak/>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DF7BED">
        <w:trPr>
          <w:jc w:val="center"/>
        </w:trPr>
        <w:tc>
          <w:tcPr>
            <w:tcW w:w="979" w:type="dxa"/>
            <w:shd w:val="clear" w:color="auto" w:fill="B6DDE8" w:themeFill="accent5"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DF7BED">
        <w:trPr>
          <w:jc w:val="center"/>
        </w:trPr>
        <w:tc>
          <w:tcPr>
            <w:tcW w:w="979" w:type="dxa"/>
            <w:shd w:val="clear" w:color="auto" w:fill="B6DDE8" w:themeFill="accent5"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DF7BED">
        <w:trPr>
          <w:jc w:val="center"/>
        </w:trPr>
        <w:tc>
          <w:tcPr>
            <w:tcW w:w="979" w:type="dxa"/>
            <w:shd w:val="clear" w:color="auto" w:fill="B6DDE8" w:themeFill="accent5"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DF7BED">
        <w:trPr>
          <w:jc w:val="center"/>
        </w:trPr>
        <w:tc>
          <w:tcPr>
            <w:tcW w:w="979" w:type="dxa"/>
            <w:shd w:val="clear" w:color="auto" w:fill="B6DDE8" w:themeFill="accent5"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DF7BED">
        <w:trPr>
          <w:jc w:val="center"/>
        </w:trPr>
        <w:tc>
          <w:tcPr>
            <w:tcW w:w="979" w:type="dxa"/>
            <w:shd w:val="clear" w:color="auto" w:fill="B6DDE8" w:themeFill="accent5"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DF7BED">
        <w:trPr>
          <w:jc w:val="center"/>
        </w:trPr>
        <w:tc>
          <w:tcPr>
            <w:tcW w:w="979" w:type="dxa"/>
            <w:vMerge w:val="restart"/>
            <w:shd w:val="clear" w:color="auto" w:fill="92CDDC" w:themeFill="accent5"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77777777" w:rsidR="00DF7BED" w:rsidRPr="005D21DD" w:rsidRDefault="00DF7BED" w:rsidP="00DF7BED">
            <w:pPr>
              <w:pStyle w:val="NoSpacing"/>
              <w:jc w:val="center"/>
              <w:rPr>
                <w:rFonts w:eastAsia="Times New Roman"/>
              </w:rPr>
            </w:pPr>
            <w:r w:rsidRPr="005D21DD">
              <w:rPr>
                <w:rFonts w:eastAsia="Times New Roman"/>
              </w:rPr>
              <w:t>Set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DF7BED">
        <w:trPr>
          <w:jc w:val="center"/>
        </w:trPr>
        <w:tc>
          <w:tcPr>
            <w:tcW w:w="979" w:type="dxa"/>
            <w:vMerge/>
            <w:shd w:val="clear" w:color="auto" w:fill="92CDDC" w:themeFill="accent5"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77777777" w:rsidR="00DF7BED" w:rsidRPr="005D21DD" w:rsidRDefault="00DF7BED" w:rsidP="00DF7BED">
            <w:pPr>
              <w:pStyle w:val="NoSpacing"/>
              <w:jc w:val="center"/>
              <w:rPr>
                <w:rFonts w:eastAsia="Times New Roman"/>
              </w:rPr>
            </w:pPr>
            <w:r w:rsidRPr="005D21DD">
              <w:rPr>
                <w:rFonts w:eastAsia="Times New Roman"/>
              </w:rPr>
              <w:t>Set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DF7BED">
        <w:trPr>
          <w:jc w:val="center"/>
        </w:trPr>
        <w:tc>
          <w:tcPr>
            <w:tcW w:w="979" w:type="dxa"/>
            <w:vMerge/>
            <w:shd w:val="clear" w:color="auto" w:fill="92CDDC" w:themeFill="accent5"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77777777" w:rsidR="00DF7BED" w:rsidRPr="005D21DD" w:rsidRDefault="00DF7BED" w:rsidP="00DF7BED">
            <w:pPr>
              <w:pStyle w:val="NoSpacing"/>
              <w:jc w:val="center"/>
              <w:rPr>
                <w:rFonts w:eastAsia="Times New Roman"/>
              </w:rPr>
            </w:pPr>
            <w:r w:rsidRPr="005D21DD">
              <w:rPr>
                <w:rFonts w:eastAsia="Times New Roman"/>
              </w:rPr>
              <w:t>Set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DF7BED">
        <w:trPr>
          <w:jc w:val="center"/>
        </w:trPr>
        <w:tc>
          <w:tcPr>
            <w:tcW w:w="979" w:type="dxa"/>
            <w:vMerge/>
            <w:shd w:val="clear" w:color="auto" w:fill="92CDDC" w:themeFill="accent5"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DF7BED">
        <w:trPr>
          <w:jc w:val="center"/>
        </w:trPr>
        <w:tc>
          <w:tcPr>
            <w:tcW w:w="979" w:type="dxa"/>
            <w:vMerge/>
            <w:shd w:val="clear" w:color="auto" w:fill="92CDDC" w:themeFill="accent5"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DF7BED">
        <w:trPr>
          <w:jc w:val="center"/>
        </w:trPr>
        <w:tc>
          <w:tcPr>
            <w:tcW w:w="979" w:type="dxa"/>
            <w:vMerge/>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77777777"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01794723" w14:textId="77777777" w:rsidR="006C5258" w:rsidRDefault="006C5258" w:rsidP="00C34E83">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SVM Linear Kernel models</w:t>
      </w:r>
    </w:p>
    <w:p w14:paraId="24AABD1E" w14:textId="77777777" w:rsidR="006C5258" w:rsidRPr="00A82280" w:rsidRDefault="006C5258" w:rsidP="006C5258">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4474E0">
        <w:trPr>
          <w:trHeight w:hRule="exact" w:val="567"/>
          <w:jc w:val="center"/>
        </w:trPr>
        <w:tc>
          <w:tcPr>
            <w:tcW w:w="1106" w:type="dxa"/>
            <w:vAlign w:val="center"/>
          </w:tcPr>
          <w:p w14:paraId="4525F29A"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4474E0">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4474E0">
        <w:trPr>
          <w:trHeight w:hRule="exact" w:val="567"/>
          <w:jc w:val="center"/>
        </w:trPr>
        <w:tc>
          <w:tcPr>
            <w:tcW w:w="1106" w:type="dxa"/>
            <w:vMerge w:val="restart"/>
            <w:vAlign w:val="center"/>
          </w:tcPr>
          <w:p w14:paraId="310DB19E" w14:textId="77777777" w:rsidR="006C5258" w:rsidRPr="0097219A" w:rsidRDefault="006C5258" w:rsidP="004474E0">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4474E0">
            <w:pPr>
              <w:pStyle w:val="NoSpacing"/>
              <w:jc w:val="center"/>
              <w:rPr>
                <w:rFonts w:eastAsia="Times New Roman"/>
              </w:rPr>
            </w:pPr>
          </w:p>
        </w:tc>
        <w:tc>
          <w:tcPr>
            <w:tcW w:w="582" w:type="dxa"/>
            <w:vAlign w:val="center"/>
          </w:tcPr>
          <w:p w14:paraId="0D628CEB"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0CD9E4CE" w14:textId="77777777" w:rsidTr="004474E0">
        <w:trPr>
          <w:trHeight w:hRule="exact" w:val="567"/>
          <w:jc w:val="center"/>
        </w:trPr>
        <w:tc>
          <w:tcPr>
            <w:tcW w:w="1106" w:type="dxa"/>
            <w:vMerge/>
            <w:vAlign w:val="center"/>
          </w:tcPr>
          <w:p w14:paraId="33733AA3" w14:textId="77777777" w:rsidR="006C5258" w:rsidRPr="0097219A" w:rsidRDefault="006C5258" w:rsidP="004474E0">
            <w:pPr>
              <w:pStyle w:val="NoSpacing"/>
              <w:jc w:val="center"/>
              <w:rPr>
                <w:rFonts w:eastAsia="Times New Roman"/>
              </w:rPr>
            </w:pPr>
          </w:p>
        </w:tc>
        <w:tc>
          <w:tcPr>
            <w:tcW w:w="567" w:type="dxa"/>
            <w:vAlign w:val="center"/>
          </w:tcPr>
          <w:p w14:paraId="669D51A2"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4474E0">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4474E0">
            <w:pPr>
              <w:pStyle w:val="NoSpacing"/>
              <w:jc w:val="center"/>
              <w:rPr>
                <w:rFonts w:eastAsia="Times New Roman"/>
              </w:rPr>
            </w:pPr>
            <w:r w:rsidRPr="0097219A">
              <w:rPr>
                <w:rFonts w:eastAsia="Times New Roman"/>
              </w:rPr>
              <w:t>64</w:t>
            </w:r>
          </w:p>
        </w:tc>
      </w:tr>
      <w:tr w:rsidR="006C5258" w:rsidRPr="002D307B" w14:paraId="7614C6A1" w14:textId="77777777" w:rsidTr="004474E0">
        <w:trPr>
          <w:trHeight w:hRule="exact" w:val="567"/>
          <w:jc w:val="center"/>
        </w:trPr>
        <w:tc>
          <w:tcPr>
            <w:tcW w:w="1106" w:type="dxa"/>
            <w:vMerge/>
            <w:vAlign w:val="center"/>
          </w:tcPr>
          <w:p w14:paraId="1E2B5B99" w14:textId="77777777" w:rsidR="006C5258" w:rsidRPr="0097219A" w:rsidRDefault="006C5258" w:rsidP="004474E0">
            <w:pPr>
              <w:pStyle w:val="NoSpacing"/>
              <w:jc w:val="center"/>
              <w:rPr>
                <w:rFonts w:eastAsia="Times New Roman"/>
              </w:rPr>
            </w:pPr>
          </w:p>
        </w:tc>
        <w:tc>
          <w:tcPr>
            <w:tcW w:w="567" w:type="dxa"/>
            <w:vAlign w:val="center"/>
          </w:tcPr>
          <w:p w14:paraId="0065CF3B" w14:textId="77777777" w:rsidR="006C5258" w:rsidRPr="0097219A" w:rsidRDefault="006C5258" w:rsidP="004474E0">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4474E0">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4474E0">
            <w:pPr>
              <w:pStyle w:val="NoSpacing"/>
              <w:jc w:val="center"/>
              <w:rPr>
                <w:rFonts w:eastAsia="Times New Roman"/>
              </w:rPr>
            </w:pPr>
            <w:r w:rsidRPr="0097219A">
              <w:rPr>
                <w:rFonts w:eastAsia="Times New Roman"/>
              </w:rPr>
              <w:t>133</w:t>
            </w:r>
          </w:p>
        </w:tc>
      </w:tr>
    </w:tbl>
    <w:p w14:paraId="3CF91B0E" w14:textId="77777777" w:rsidR="006C5258" w:rsidRPr="00A82280" w:rsidRDefault="006C5258" w:rsidP="006C5258">
      <w:pPr>
        <w:pStyle w:val="BodyText"/>
        <w:ind w:firstLine="0"/>
        <w:jc w:val="center"/>
        <w:rPr>
          <w:i/>
          <w:iCs/>
          <w:highlight w:val="white"/>
          <w:lang w:val="en-US"/>
        </w:rPr>
      </w:pPr>
      <w:r>
        <w:rPr>
          <w:highlight w:val="white"/>
          <w:lang w:val="en-US"/>
        </w:rPr>
        <w:t>Table x* :</w:t>
      </w:r>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4474E0">
        <w:trPr>
          <w:trHeight w:hRule="exact" w:val="567"/>
          <w:jc w:val="center"/>
        </w:trPr>
        <w:tc>
          <w:tcPr>
            <w:tcW w:w="1074" w:type="dxa"/>
            <w:vAlign w:val="center"/>
          </w:tcPr>
          <w:p w14:paraId="67B60FFE"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4474E0">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4474E0">
        <w:trPr>
          <w:trHeight w:hRule="exact" w:val="567"/>
          <w:jc w:val="center"/>
        </w:trPr>
        <w:tc>
          <w:tcPr>
            <w:tcW w:w="1074" w:type="dxa"/>
            <w:vMerge w:val="restart"/>
            <w:vAlign w:val="center"/>
          </w:tcPr>
          <w:p w14:paraId="4C78AFD7"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4474E0">
            <w:pPr>
              <w:pStyle w:val="NoSpacing"/>
              <w:jc w:val="center"/>
              <w:rPr>
                <w:rFonts w:eastAsia="Times New Roman"/>
              </w:rPr>
            </w:pPr>
          </w:p>
        </w:tc>
        <w:tc>
          <w:tcPr>
            <w:tcW w:w="567" w:type="dxa"/>
            <w:vAlign w:val="center"/>
          </w:tcPr>
          <w:p w14:paraId="600D8974"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6862A489" w14:textId="77777777" w:rsidTr="004474E0">
        <w:trPr>
          <w:trHeight w:hRule="exact" w:val="567"/>
          <w:jc w:val="center"/>
        </w:trPr>
        <w:tc>
          <w:tcPr>
            <w:tcW w:w="1074" w:type="dxa"/>
            <w:vMerge/>
            <w:vAlign w:val="center"/>
          </w:tcPr>
          <w:p w14:paraId="3E772DA4" w14:textId="77777777" w:rsidR="006C5258" w:rsidRPr="0097219A" w:rsidRDefault="006C5258" w:rsidP="004474E0">
            <w:pPr>
              <w:pStyle w:val="NoSpacing"/>
              <w:jc w:val="center"/>
              <w:rPr>
                <w:rFonts w:eastAsia="Times New Roman"/>
              </w:rPr>
            </w:pPr>
          </w:p>
        </w:tc>
        <w:tc>
          <w:tcPr>
            <w:tcW w:w="567" w:type="dxa"/>
            <w:vAlign w:val="center"/>
          </w:tcPr>
          <w:p w14:paraId="7D1EBAF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4474E0">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4474E0">
            <w:pPr>
              <w:pStyle w:val="NoSpacing"/>
              <w:jc w:val="center"/>
              <w:rPr>
                <w:rFonts w:eastAsia="Times New Roman"/>
              </w:rPr>
            </w:pPr>
            <w:r w:rsidRPr="0097219A">
              <w:rPr>
                <w:rFonts w:eastAsia="Times New Roman"/>
              </w:rPr>
              <w:t>28</w:t>
            </w:r>
          </w:p>
        </w:tc>
      </w:tr>
      <w:tr w:rsidR="006C5258" w:rsidRPr="002D307B" w14:paraId="71923ECD" w14:textId="77777777" w:rsidTr="004474E0">
        <w:trPr>
          <w:trHeight w:hRule="exact" w:val="567"/>
          <w:jc w:val="center"/>
        </w:trPr>
        <w:tc>
          <w:tcPr>
            <w:tcW w:w="1074" w:type="dxa"/>
            <w:vMerge/>
            <w:vAlign w:val="center"/>
          </w:tcPr>
          <w:p w14:paraId="2B4F0B7D" w14:textId="77777777" w:rsidR="006C5258" w:rsidRPr="0097219A" w:rsidRDefault="006C5258" w:rsidP="004474E0">
            <w:pPr>
              <w:pStyle w:val="NoSpacing"/>
              <w:jc w:val="center"/>
              <w:rPr>
                <w:rFonts w:eastAsia="Times New Roman"/>
              </w:rPr>
            </w:pPr>
          </w:p>
        </w:tc>
        <w:tc>
          <w:tcPr>
            <w:tcW w:w="567" w:type="dxa"/>
            <w:vAlign w:val="center"/>
          </w:tcPr>
          <w:p w14:paraId="12788D95"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4474E0">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4474E0">
            <w:pPr>
              <w:pStyle w:val="NoSpacing"/>
              <w:jc w:val="center"/>
              <w:rPr>
                <w:rFonts w:eastAsia="Times New Roman"/>
              </w:rPr>
            </w:pPr>
            <w:r w:rsidRPr="0097219A">
              <w:rPr>
                <w:rFonts w:eastAsia="Times New Roman"/>
              </w:rPr>
              <w:t>62</w:t>
            </w:r>
          </w:p>
        </w:tc>
      </w:tr>
    </w:tbl>
    <w:p w14:paraId="1280371C"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4474E0">
        <w:trPr>
          <w:trHeight w:hRule="exact" w:val="567"/>
          <w:jc w:val="center"/>
        </w:trPr>
        <w:tc>
          <w:tcPr>
            <w:tcW w:w="567" w:type="dxa"/>
            <w:vAlign w:val="center"/>
          </w:tcPr>
          <w:p w14:paraId="37ADCC48"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4474E0">
            <w:pPr>
              <w:pStyle w:val="NoSpacing"/>
              <w:jc w:val="center"/>
              <w:rPr>
                <w:rFonts w:eastAsia="Times New Roman"/>
              </w:rPr>
            </w:pPr>
            <w:r>
              <w:rPr>
                <w:rFonts w:eastAsia="Times New Roman"/>
              </w:rPr>
              <w:t>Predicted group</w:t>
            </w:r>
          </w:p>
        </w:tc>
      </w:tr>
      <w:tr w:rsidR="006C5258" w:rsidRPr="002D307B" w14:paraId="60E8B233" w14:textId="77777777" w:rsidTr="004474E0">
        <w:trPr>
          <w:trHeight w:hRule="exact" w:val="567"/>
          <w:jc w:val="center"/>
        </w:trPr>
        <w:tc>
          <w:tcPr>
            <w:tcW w:w="567" w:type="dxa"/>
            <w:vMerge w:val="restart"/>
            <w:vAlign w:val="center"/>
          </w:tcPr>
          <w:p w14:paraId="1AC36D5B"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4474E0">
            <w:pPr>
              <w:pStyle w:val="NoSpacing"/>
              <w:jc w:val="center"/>
              <w:rPr>
                <w:rFonts w:eastAsia="Times New Roman"/>
              </w:rPr>
            </w:pPr>
          </w:p>
        </w:tc>
        <w:tc>
          <w:tcPr>
            <w:tcW w:w="567" w:type="dxa"/>
            <w:vAlign w:val="center"/>
          </w:tcPr>
          <w:p w14:paraId="7C31D77D"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1B93AFBE" w14:textId="77777777" w:rsidTr="004474E0">
        <w:trPr>
          <w:trHeight w:hRule="exact" w:val="567"/>
          <w:jc w:val="center"/>
        </w:trPr>
        <w:tc>
          <w:tcPr>
            <w:tcW w:w="567" w:type="dxa"/>
            <w:vMerge/>
            <w:vAlign w:val="center"/>
          </w:tcPr>
          <w:p w14:paraId="5A092631" w14:textId="77777777" w:rsidR="006C5258" w:rsidRPr="0097219A" w:rsidRDefault="006C5258" w:rsidP="004474E0">
            <w:pPr>
              <w:pStyle w:val="NoSpacing"/>
              <w:jc w:val="center"/>
              <w:rPr>
                <w:rFonts w:eastAsia="Times New Roman"/>
              </w:rPr>
            </w:pPr>
          </w:p>
        </w:tc>
        <w:tc>
          <w:tcPr>
            <w:tcW w:w="567" w:type="dxa"/>
            <w:vAlign w:val="center"/>
          </w:tcPr>
          <w:p w14:paraId="2C0B139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4474E0">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4474E0">
            <w:pPr>
              <w:pStyle w:val="NoSpacing"/>
              <w:jc w:val="center"/>
              <w:rPr>
                <w:rFonts w:eastAsia="Times New Roman"/>
              </w:rPr>
            </w:pPr>
            <w:r w:rsidRPr="0097219A">
              <w:rPr>
                <w:rFonts w:eastAsia="Times New Roman"/>
              </w:rPr>
              <w:t>36</w:t>
            </w:r>
          </w:p>
        </w:tc>
      </w:tr>
      <w:tr w:rsidR="006C5258" w:rsidRPr="002D307B" w14:paraId="7532B0C9" w14:textId="77777777" w:rsidTr="004474E0">
        <w:trPr>
          <w:trHeight w:hRule="exact" w:val="567"/>
          <w:jc w:val="center"/>
        </w:trPr>
        <w:tc>
          <w:tcPr>
            <w:tcW w:w="567" w:type="dxa"/>
            <w:vMerge/>
            <w:vAlign w:val="center"/>
          </w:tcPr>
          <w:p w14:paraId="0BC9C7BF" w14:textId="77777777" w:rsidR="006C5258" w:rsidRPr="0097219A" w:rsidRDefault="006C5258" w:rsidP="004474E0">
            <w:pPr>
              <w:pStyle w:val="NoSpacing"/>
              <w:jc w:val="center"/>
              <w:rPr>
                <w:rFonts w:eastAsia="Times New Roman"/>
              </w:rPr>
            </w:pPr>
          </w:p>
        </w:tc>
        <w:tc>
          <w:tcPr>
            <w:tcW w:w="567" w:type="dxa"/>
            <w:vAlign w:val="center"/>
          </w:tcPr>
          <w:p w14:paraId="570094F2"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4474E0">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4474E0">
            <w:pPr>
              <w:pStyle w:val="NoSpacing"/>
              <w:jc w:val="center"/>
              <w:rPr>
                <w:rFonts w:eastAsia="Times New Roman"/>
              </w:rPr>
            </w:pPr>
            <w:r w:rsidRPr="0097219A">
              <w:rPr>
                <w:rFonts w:eastAsia="Times New Roman"/>
              </w:rPr>
              <w:t>71</w:t>
            </w:r>
          </w:p>
        </w:tc>
      </w:tr>
    </w:tbl>
    <w:p w14:paraId="34B4FE4A"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214571B" w:rsidR="006C5258" w:rsidRDefault="006C5258" w:rsidP="006C5258">
      <w:pPr>
        <w:pStyle w:val="BodyText"/>
        <w:ind w:firstLine="0"/>
        <w:rPr>
          <w:highlight w:val="white"/>
          <w:lang w:val="en-US"/>
        </w:rPr>
      </w:pPr>
    </w:p>
    <w:p w14:paraId="115EA178" w14:textId="31C1A9EB"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6D7A15">
        <w:tc>
          <w:tcPr>
            <w:tcW w:w="0" w:type="auto"/>
            <w:vMerge w:val="restart"/>
            <w:shd w:val="clear" w:color="auto" w:fill="92CDDC" w:themeFill="accent5"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6D7A15">
        <w:tc>
          <w:tcPr>
            <w:tcW w:w="0" w:type="auto"/>
            <w:vMerge/>
            <w:shd w:val="clear" w:color="auto" w:fill="92CDDC" w:themeFill="accent5"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4FC2E43"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6D7A15">
        <w:tc>
          <w:tcPr>
            <w:tcW w:w="0" w:type="auto"/>
            <w:vMerge/>
            <w:shd w:val="clear" w:color="auto" w:fill="92CDDC" w:themeFill="accent5"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6D7A15">
        <w:tc>
          <w:tcPr>
            <w:tcW w:w="0" w:type="auto"/>
            <w:vMerge/>
            <w:shd w:val="clear" w:color="auto" w:fill="92CDDC" w:themeFill="accent5"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F358B25"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6D7A15">
        <w:tc>
          <w:tcPr>
            <w:tcW w:w="0" w:type="auto"/>
            <w:vMerge/>
            <w:shd w:val="clear" w:color="auto" w:fill="92CDDC" w:themeFill="accent5"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auto"/>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6D7A15">
        <w:tc>
          <w:tcPr>
            <w:tcW w:w="0" w:type="auto"/>
            <w:vMerge/>
            <w:shd w:val="clear" w:color="auto" w:fill="92CDDC" w:themeFill="accent5"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15FB13F2"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390F120A"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p>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1"/>
      <w:r w:rsidRPr="002D307B">
        <w:rPr>
          <w:rFonts w:asciiTheme="majorHAnsi" w:hAnsiTheme="majorHAnsi" w:cstheme="majorHAnsi"/>
          <w:highlight w:val="white"/>
          <w:lang w:val="en-US"/>
        </w:rPr>
        <w:t>4. Discussion</w:t>
      </w:r>
      <w:bookmarkEnd w:id="31"/>
    </w:p>
    <w:p w14:paraId="60D2C416" w14:textId="77777777" w:rsidR="006C5258" w:rsidRPr="002D307B" w:rsidRDefault="006C5258" w:rsidP="006C5258">
      <w:pPr>
        <w:pStyle w:val="Heading2"/>
        <w:ind w:firstLine="0"/>
        <w:rPr>
          <w:rFonts w:asciiTheme="majorHAnsi" w:hAnsiTheme="majorHAnsi" w:cstheme="majorHAnsi"/>
          <w:lang w:val="en-US"/>
        </w:rPr>
      </w:pPr>
      <w:bookmarkStart w:id="32"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2"/>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33" w:name="_Toc57284943"/>
      <w:r w:rsidRPr="002D307B">
        <w:rPr>
          <w:rFonts w:asciiTheme="majorHAnsi" w:hAnsiTheme="majorHAnsi" w:cstheme="majorHAnsi"/>
          <w:highlight w:val="white"/>
          <w:lang w:val="en-US"/>
        </w:rPr>
        <w:t>4.1.1 Performance</w:t>
      </w:r>
      <w:bookmarkEnd w:id="33"/>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26575447" w14:textId="135D3CAC" w:rsidR="007B0BD1" w:rsidRDefault="007B0BD1" w:rsidP="00D14B8B">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3878C931" w14:textId="091FDC69"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w:t>
      </w:r>
      <w:r w:rsidR="00DE7710">
        <w:rPr>
          <w:rFonts w:asciiTheme="majorHAnsi" w:eastAsia="Times New Roman" w:hAnsiTheme="majorHAnsi" w:cstheme="majorHAnsi"/>
          <w:lang w:val="en-US"/>
        </w:rPr>
        <w:t xml:space="preserve"> (</w:t>
      </w:r>
      <w:r w:rsidR="00622D37">
        <w:rPr>
          <w:rFonts w:asciiTheme="majorHAnsi" w:eastAsia="Times New Roman" w:hAnsiTheme="majorHAnsi" w:cstheme="majorHAnsi"/>
          <w:lang w:val="en-US"/>
        </w:rPr>
        <w:t xml:space="preserve">and short </w:t>
      </w:r>
      <w:r w:rsidR="00DE7710">
        <w:rPr>
          <w:rFonts w:asciiTheme="majorHAnsi" w:eastAsia="Times New Roman" w:hAnsiTheme="majorHAnsi" w:cstheme="majorHAnsi"/>
          <w:lang w:val="en-US"/>
        </w:rPr>
        <w:t xml:space="preserve">mention </w:t>
      </w:r>
      <w:r w:rsidR="00622D37">
        <w:rPr>
          <w:rFonts w:asciiTheme="majorHAnsi" w:eastAsia="Times New Roman" w:hAnsiTheme="majorHAnsi" w:cstheme="majorHAnsi"/>
          <w:lang w:val="en-US"/>
        </w:rPr>
        <w:t xml:space="preserve">of </w:t>
      </w:r>
      <w:r w:rsidR="00DE7710">
        <w:rPr>
          <w:rFonts w:asciiTheme="majorHAnsi" w:eastAsia="Times New Roman" w:hAnsiTheme="majorHAnsi" w:cstheme="majorHAnsi"/>
          <w:lang w:val="en-US"/>
        </w:rPr>
        <w:t>accuracy)</w:t>
      </w:r>
    </w:p>
    <w:p w14:paraId="7833D661" w14:textId="65A1E7BF"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2227BC56" w14:textId="15572133"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w:t>
      </w:r>
      <w:r w:rsidR="00D14B8B">
        <w:rPr>
          <w:rFonts w:asciiTheme="majorHAnsi" w:eastAsia="Times New Roman" w:hAnsiTheme="majorHAnsi" w:cstheme="majorHAnsi"/>
          <w:lang w:val="en-US"/>
        </w:rPr>
        <w:t>atients and controls respectivel</w:t>
      </w:r>
      <w:r w:rsidR="00E43355">
        <w:rPr>
          <w:rFonts w:asciiTheme="majorHAnsi" w:eastAsia="Times New Roman" w:hAnsiTheme="majorHAnsi" w:cstheme="majorHAnsi"/>
          <w:lang w:val="en-US"/>
        </w:rPr>
        <w:t>y</w:t>
      </w:r>
    </w:p>
    <w:p w14:paraId="4DBFBC60" w14:textId="2494B776"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7C612CB4" w14:textId="0BFCF462" w:rsidR="008B50C8" w:rsidRDefault="008B50C8"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7D6417C" w14:textId="21F59856" w:rsidR="003B6CC2" w:rsidRPr="00A75B37"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This: </w:t>
      </w:r>
      <w:r w:rsidR="00B835E4">
        <w:rPr>
          <w:rFonts w:asciiTheme="majorHAnsi" w:eastAsia="Times New Roman" w:hAnsiTheme="majorHAnsi" w:cstheme="majorHAnsi"/>
          <w:lang w:val="en-US"/>
        </w:rPr>
        <w:t>Well-balanced</w:t>
      </w:r>
      <w:r w:rsidR="003B6CC2">
        <w:rPr>
          <w:rFonts w:asciiTheme="majorHAnsi" w:eastAsia="Times New Roman" w:hAnsiTheme="majorHAnsi" w:cstheme="majorHAnsi"/>
          <w:lang w:val="en-US"/>
        </w:rPr>
        <w:t xml:space="preserve"> in replication</w:t>
      </w:r>
    </w:p>
    <w:p w14:paraId="3FF5CBF2" w14:textId="3940A63A" w:rsidR="001B428C"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w:t>
      </w:r>
      <w:r w:rsidR="001B428C">
        <w:rPr>
          <w:rFonts w:asciiTheme="majorHAnsi" w:eastAsia="Times New Roman" w:hAnsiTheme="majorHAnsi" w:cstheme="majorHAnsi"/>
          <w:lang w:val="en-US"/>
        </w:rPr>
        <w:t>No information in original paper</w:t>
      </w:r>
    </w:p>
    <w:p w14:paraId="6121DD18" w14:textId="374302CC" w:rsidR="00C11981" w:rsidRDefault="001B428C" w:rsidP="00C11981">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20CF207B" w14:textId="30763B4A" w:rsidR="007437A3" w:rsidRDefault="007437A3" w:rsidP="007437A3">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42CD5622" w14:textId="6C56A85B" w:rsidR="007437A3" w:rsidRDefault="007437A3" w:rsidP="007437A3">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r w:rsidR="003D2E5E">
        <w:rPr>
          <w:rFonts w:asciiTheme="majorHAnsi" w:eastAsia="Times New Roman" w:hAnsiTheme="majorHAnsi" w:cstheme="majorHAnsi"/>
          <w:lang w:val="en-US"/>
        </w:rPr>
        <w:t>)</w:t>
      </w:r>
    </w:p>
    <w:p w14:paraId="53859934" w14:textId="0955CBC0" w:rsidR="003D2E5E" w:rsidRDefault="003D2E5E" w:rsidP="003D2E5E">
      <w:pPr>
        <w:rPr>
          <w:rFonts w:asciiTheme="majorHAnsi" w:eastAsia="Times New Roman" w:hAnsiTheme="majorHAnsi" w:cstheme="majorHAnsi"/>
          <w:lang w:val="en-US"/>
        </w:rPr>
      </w:pPr>
    </w:p>
    <w:p w14:paraId="3B764C02" w14:textId="444EB89A" w:rsidR="003D2E5E" w:rsidRDefault="003D2E5E" w:rsidP="003D2E5E">
      <w:pPr>
        <w:pStyle w:val="BodyText"/>
        <w:rPr>
          <w:lang w:val="en-US"/>
        </w:rPr>
      </w:pPr>
    </w:p>
    <w:p w14:paraId="1B0CB78D" w14:textId="51EA5A43" w:rsidR="003D2E5E" w:rsidRDefault="003D2E5E" w:rsidP="003D2E5E">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4" w:name="_Toc57284944"/>
      <w:r w:rsidRPr="002D307B">
        <w:rPr>
          <w:rFonts w:asciiTheme="majorHAnsi" w:hAnsiTheme="majorHAnsi" w:cstheme="majorHAnsi"/>
          <w:highlight w:val="white"/>
          <w:lang w:val="en-US"/>
        </w:rPr>
        <w:t>4.1.2 Data</w:t>
      </w:r>
      <w:bookmarkEnd w:id="34"/>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EAB56B5" w14:textId="684EFE7B" w:rsidR="003F22FD" w:rsidRDefault="003F22FD"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398595DE" w14:textId="3253415B" w:rsidR="003F22FD"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EFF018C" w14:textId="32237FCD" w:rsid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622F5F7" w14:textId="6D856DFD" w:rsidR="0051295E" w:rsidRP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1FE2B51D" w14:textId="7E78C1CE" w:rsidR="000736B5"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9AFE82E" w14:textId="0643956C" w:rsidR="00E828EE" w:rsidRDefault="00E828EE" w:rsidP="00E828E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643A3793" w14:textId="509191FB" w:rsidR="00EC7197" w:rsidRPr="008B35F3" w:rsidRDefault="00E828EE" w:rsidP="008B35F3">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w:t>
      </w:r>
      <w:r w:rsidR="001208B7" w:rsidRPr="001208B7">
        <w:rPr>
          <w:rFonts w:asciiTheme="majorHAnsi" w:hAnsiTheme="majorHAnsi" w:cstheme="majorHAnsi"/>
          <w:highlight w:val="white"/>
          <w:lang w:val="en-US"/>
        </w:rPr>
        <w:t xml:space="preserve"> 3 Countries, with different languages</w:t>
      </w:r>
    </w:p>
    <w:p w14:paraId="77F7A4F4" w14:textId="3B5BC3BD" w:rsidR="006C5258" w:rsidRPr="002D307B" w:rsidRDefault="0016753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72801BB3" w14:textId="7C294272"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sidR="003C4959">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7F415BC0" w14:textId="7D7CEB1B"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969C4D9" w14:textId="001EE310" w:rsidR="006C5258" w:rsidRPr="002D307B" w:rsidRDefault="00960029"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3A1A8C5" w14:textId="4755E902"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BD47591" w14:textId="58863555" w:rsidR="006C5258" w:rsidRPr="002D307B" w:rsidRDefault="005728E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30AF1A03" w14:textId="3438DC13" w:rsidR="006C5258" w:rsidRDefault="00C00CA7" w:rsidP="006C525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006C5258" w:rsidRPr="002D307B">
        <w:rPr>
          <w:rFonts w:asciiTheme="majorHAnsi" w:hAnsiTheme="majorHAnsi" w:cstheme="majorHAnsi"/>
          <w:highlight w:val="white"/>
          <w:lang w:val="en-US"/>
        </w:rPr>
        <w:t>Difference in recording equipment</w:t>
      </w:r>
    </w:p>
    <w:p w14:paraId="754A00AF" w14:textId="4737DFA5" w:rsidR="00BB4783" w:rsidRPr="008B35F3" w:rsidRDefault="00C00CA7" w:rsidP="008B35F3">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885B2DD" w14:textId="7CC639D3" w:rsidR="006C5258" w:rsidRDefault="00F4524F" w:rsidP="00F4524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586F2C80" w14:textId="1231205F" w:rsidR="00ED7388" w:rsidRPr="00ED7388" w:rsidRDefault="00ED7388" w:rsidP="00ED738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4C2BB6F4" w14:textId="77777777" w:rsidR="006C5258" w:rsidRPr="002D307B" w:rsidRDefault="006C5258" w:rsidP="00F4524F">
      <w:pPr>
        <w:ind w:firstLine="0"/>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35" w:name="_Toc57284945"/>
      <w:r w:rsidRPr="002D307B">
        <w:rPr>
          <w:rFonts w:asciiTheme="majorHAnsi" w:hAnsiTheme="majorHAnsi" w:cstheme="majorHAnsi"/>
          <w:highlight w:val="white"/>
          <w:lang w:val="en-US"/>
        </w:rPr>
        <w:t>4.1.3 Feature selection</w:t>
      </w:r>
      <w:bookmarkEnd w:id="35"/>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0DF47EF5"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B72F34" w14:textId="77777777" w:rsidR="002608CC" w:rsidRPr="002608CC" w:rsidRDefault="002608CC" w:rsidP="002608CC">
      <w:pPr>
        <w:pStyle w:val="BodyText"/>
        <w:rPr>
          <w:highlight w:val="white"/>
          <w:lang w:val="en-US"/>
        </w:rPr>
      </w:pPr>
    </w:p>
    <w:p w14:paraId="0F5C93F9" w14:textId="77777777" w:rsidR="002608CC" w:rsidRDefault="006C5258" w:rsidP="002608CC">
      <w:pPr>
        <w:pStyle w:val="ListParagraph"/>
        <w:numPr>
          <w:ilvl w:val="0"/>
          <w:numId w:val="24"/>
        </w:numPr>
        <w:rPr>
          <w:rFonts w:asciiTheme="majorHAnsi" w:hAnsiTheme="majorHAnsi" w:cstheme="majorHAnsi"/>
          <w:lang w:val="en-US"/>
        </w:rPr>
      </w:pPr>
      <w:bookmarkStart w:id="36" w:name="_Hlk57626236"/>
      <w:r w:rsidRPr="002608CC">
        <w:rPr>
          <w:rFonts w:asciiTheme="majorHAnsi" w:hAnsiTheme="majorHAnsi" w:cstheme="majorHAnsi"/>
          <w:lang w:val="en-US"/>
        </w:rPr>
        <w:t>Type of feature selection</w:t>
      </w:r>
    </w:p>
    <w:p w14:paraId="59DE4014"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is: LASSO</w:t>
      </w:r>
    </w:p>
    <w:p w14:paraId="439F98F6"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Original: PCA</w:t>
      </w:r>
    </w:p>
    <w:p w14:paraId="426F95F0" w14:textId="77777777" w:rsidR="002608CC" w:rsidRDefault="006C525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Hard to replicate, given the sparse information on how PCA was used</w:t>
      </w:r>
    </w:p>
    <w:p w14:paraId="48AA17C3"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eir feature selection method hard to follow</w:t>
      </w:r>
    </w:p>
    <w:p w14:paraId="75FF4080"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Could have been understood in two different ways</w:t>
      </w:r>
    </w:p>
    <w:p w14:paraId="5E241095" w14:textId="4C15A8F3" w:rsidR="006C5258" w:rsidRPr="002608CC" w:rsidRDefault="0045386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Specific feature selection method s</w:t>
      </w:r>
      <w:r w:rsidR="006C5258" w:rsidRPr="002608CC">
        <w:rPr>
          <w:rFonts w:asciiTheme="majorHAnsi" w:hAnsiTheme="majorHAnsi" w:cstheme="majorHAnsi"/>
          <w:lang w:val="en-US"/>
        </w:rPr>
        <w:t xml:space="preserve">houldn’t </w:t>
      </w:r>
      <w:r w:rsidRPr="002608CC">
        <w:rPr>
          <w:rFonts w:asciiTheme="majorHAnsi" w:hAnsiTheme="majorHAnsi" w:cstheme="majorHAnsi"/>
          <w:lang w:val="en-US"/>
        </w:rPr>
        <w:t>have a large impact</w:t>
      </w:r>
      <w:r w:rsidR="007E3207" w:rsidRPr="002608CC">
        <w:rPr>
          <w:rFonts w:asciiTheme="majorHAnsi" w:hAnsiTheme="majorHAnsi" w:cstheme="majorHAnsi"/>
          <w:lang w:val="en-US"/>
        </w:rPr>
        <w:t xml:space="preserve"> on performance</w:t>
      </w:r>
    </w:p>
    <w:bookmarkEnd w:id="36"/>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4474E0"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4474E0"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37" w:name="_Toc57284946"/>
      <w:r w:rsidRPr="002D307B">
        <w:rPr>
          <w:rFonts w:asciiTheme="majorHAnsi" w:hAnsiTheme="majorHAnsi" w:cstheme="majorHAnsi"/>
          <w:highlight w:val="white"/>
          <w:lang w:val="en-US"/>
        </w:rPr>
        <w:t>4.1.4 Methods ()</w:t>
      </w:r>
      <w:bookmarkEnd w:id="3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38" w:name="_Toc57284947"/>
      <w:r w:rsidRPr="002D307B">
        <w:rPr>
          <w:rFonts w:asciiTheme="majorHAnsi" w:hAnsiTheme="majorHAnsi" w:cstheme="majorHAnsi"/>
          <w:highlight w:val="white"/>
          <w:lang w:val="en-US"/>
        </w:rPr>
        <w:t>4.2 Pipeline</w:t>
      </w:r>
      <w:bookmarkEnd w:id="38"/>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39" w:name="_Toc57284948"/>
      <w:r w:rsidRPr="002D307B">
        <w:rPr>
          <w:rFonts w:asciiTheme="majorHAnsi" w:hAnsiTheme="majorHAnsi" w:cstheme="majorHAnsi"/>
          <w:highlight w:val="white"/>
          <w:lang w:val="en-US"/>
        </w:rPr>
        <w:t xml:space="preserve">4.2.1 </w:t>
      </w:r>
      <w:bookmarkEnd w:id="3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40" w:name="_Toc57284949"/>
      <w:r w:rsidRPr="002D307B">
        <w:rPr>
          <w:rFonts w:asciiTheme="majorHAnsi" w:hAnsiTheme="majorHAnsi" w:cstheme="majorHAnsi"/>
          <w:highlight w:val="white"/>
          <w:lang w:val="en-US"/>
        </w:rPr>
        <w:t xml:space="preserve">4.2.2 </w:t>
      </w:r>
      <w:bookmarkEnd w:id="40"/>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lastRenderedPageBreak/>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lastRenderedPageBreak/>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41" w:name="_Toc57284950"/>
      <w:r w:rsidRPr="002D307B">
        <w:rPr>
          <w:rFonts w:asciiTheme="majorHAnsi" w:hAnsiTheme="majorHAnsi" w:cstheme="majorHAnsi"/>
          <w:highlight w:val="white"/>
          <w:lang w:val="en-US"/>
        </w:rPr>
        <w:t xml:space="preserve">4.3 </w:t>
      </w:r>
      <w:bookmarkEnd w:id="41"/>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42"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2"/>
    </w:p>
    <w:p w14:paraId="47FD4422" w14:textId="342A198F" w:rsidR="003C6DE3" w:rsidRPr="003C6DE3" w:rsidRDefault="003C6DE3" w:rsidP="003C6DE3">
      <w:pPr>
        <w:rPr>
          <w:highlight w:val="white"/>
          <w:lang w:val="en-US"/>
        </w:rPr>
      </w:pPr>
      <w:r>
        <w:rPr>
          <w:highlight w:val="white"/>
          <w:lang w:val="en-US"/>
        </w:rPr>
        <w:t>S</w:t>
      </w:r>
    </w:p>
    <w:p w14:paraId="57A79691" w14:textId="50457A22" w:rsidR="003C6DE3" w:rsidRDefault="003C6DE3" w:rsidP="003C6DE3">
      <w:pPr>
        <w:pStyle w:val="Heading3"/>
        <w:ind w:firstLine="0"/>
        <w:rPr>
          <w:rFonts w:asciiTheme="majorHAnsi" w:hAnsiTheme="majorHAnsi" w:cstheme="majorHAnsi"/>
          <w:highlight w:val="white"/>
          <w:lang w:val="en-US"/>
        </w:rPr>
      </w:pPr>
      <w:bookmarkStart w:id="43" w:name="_Toc57619591"/>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more replications and a generally more open science-based approach</w:t>
      </w:r>
      <w:bookmarkEnd w:id="43"/>
    </w:p>
    <w:p w14:paraId="146B3E59" w14:textId="707990B6" w:rsidR="003C6DE3" w:rsidRDefault="003C6DE3" w:rsidP="003C6DE3">
      <w:pPr>
        <w:rPr>
          <w:highlight w:val="white"/>
          <w:lang w:val="en-US"/>
        </w:rPr>
      </w:pPr>
      <w:r>
        <w:rPr>
          <w:highlight w:val="white"/>
          <w:lang w:val="en-US"/>
        </w:rPr>
        <w:t>S</w:t>
      </w:r>
    </w:p>
    <w:p w14:paraId="02B18397" w14:textId="6F11F9DD" w:rsidR="00114F43" w:rsidRDefault="00114F43" w:rsidP="00114F43">
      <w:pPr>
        <w:pStyle w:val="BodyText"/>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bookmarkStart w:id="44" w:name="_GoBack"/>
      <w:bookmarkEnd w:id="44"/>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5" w:name="_Toc57284954"/>
      <w:r w:rsidRPr="002D307B">
        <w:rPr>
          <w:rFonts w:asciiTheme="majorHAnsi" w:hAnsiTheme="majorHAnsi" w:cstheme="majorHAnsi"/>
          <w:highlight w:val="white"/>
          <w:lang w:val="en-US"/>
        </w:rPr>
        <w:lastRenderedPageBreak/>
        <w:t>5. Conclusion</w:t>
      </w:r>
      <w:bookmarkEnd w:id="45"/>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46"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46"/>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w:t>
      </w:r>
      <w:r w:rsidRPr="002D307B">
        <w:rPr>
          <w:rFonts w:asciiTheme="majorHAnsi" w:hAnsiTheme="majorHAnsi" w:cstheme="majorHAnsi"/>
          <w:lang w:val="en-US"/>
        </w:rPr>
        <w:lastRenderedPageBreak/>
        <w:t xml:space="preserve">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2017A" w14:textId="77777777" w:rsidR="001511F5" w:rsidRDefault="001511F5" w:rsidP="001506C0">
      <w:pPr>
        <w:spacing w:line="240" w:lineRule="auto"/>
      </w:pPr>
      <w:r>
        <w:separator/>
      </w:r>
    </w:p>
  </w:endnote>
  <w:endnote w:type="continuationSeparator" w:id="0">
    <w:p w14:paraId="765D1494" w14:textId="77777777" w:rsidR="001511F5" w:rsidRDefault="001511F5"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4474E0" w:rsidRDefault="004474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4474E0" w:rsidRDefault="004474E0">
    <w:pPr>
      <w:pStyle w:val="Footer"/>
    </w:pPr>
  </w:p>
  <w:p w14:paraId="60B34DA2" w14:textId="77777777" w:rsidR="004474E0" w:rsidRDefault="004474E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4474E0" w:rsidRDefault="004474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4474E0" w:rsidRDefault="004474E0">
    <w:pPr>
      <w:pStyle w:val="Footer"/>
    </w:pPr>
  </w:p>
  <w:p w14:paraId="0E17FE7A" w14:textId="77777777" w:rsidR="004474E0" w:rsidRDefault="004474E0"/>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74E0" w:rsidRDefault="004474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74E0" w:rsidRDefault="004474E0">
    <w:pPr>
      <w:pStyle w:val="Footer"/>
    </w:pPr>
  </w:p>
  <w:p w14:paraId="70E9D1B4" w14:textId="77777777" w:rsidR="004474E0" w:rsidRDefault="004474E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74E0" w:rsidRDefault="004474E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74E0" w:rsidRDefault="004474E0">
    <w:pPr>
      <w:pStyle w:val="Footer"/>
    </w:pPr>
  </w:p>
  <w:p w14:paraId="67614AF0" w14:textId="77777777" w:rsidR="004474E0" w:rsidRDefault="004474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A8ED9" w14:textId="77777777" w:rsidR="001511F5" w:rsidRDefault="001511F5" w:rsidP="001506C0">
      <w:pPr>
        <w:spacing w:line="240" w:lineRule="auto"/>
      </w:pPr>
      <w:r>
        <w:separator/>
      </w:r>
    </w:p>
  </w:footnote>
  <w:footnote w:type="continuationSeparator" w:id="0">
    <w:p w14:paraId="04AAED3F" w14:textId="77777777" w:rsidR="001511F5" w:rsidRDefault="001511F5"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2"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3"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5"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24"/>
  </w:num>
  <w:num w:numId="4">
    <w:abstractNumId w:val="12"/>
  </w:num>
  <w:num w:numId="5">
    <w:abstractNumId w:val="27"/>
  </w:num>
  <w:num w:numId="6">
    <w:abstractNumId w:val="13"/>
  </w:num>
  <w:num w:numId="7">
    <w:abstractNumId w:val="4"/>
  </w:num>
  <w:num w:numId="8">
    <w:abstractNumId w:val="28"/>
  </w:num>
  <w:num w:numId="9">
    <w:abstractNumId w:val="9"/>
  </w:num>
  <w:num w:numId="10">
    <w:abstractNumId w:val="11"/>
  </w:num>
  <w:num w:numId="11">
    <w:abstractNumId w:val="25"/>
  </w:num>
  <w:num w:numId="12">
    <w:abstractNumId w:val="15"/>
  </w:num>
  <w:num w:numId="13">
    <w:abstractNumId w:val="3"/>
  </w:num>
  <w:num w:numId="14">
    <w:abstractNumId w:val="20"/>
  </w:num>
  <w:num w:numId="15">
    <w:abstractNumId w:val="10"/>
  </w:num>
  <w:num w:numId="16">
    <w:abstractNumId w:val="16"/>
  </w:num>
  <w:num w:numId="17">
    <w:abstractNumId w:val="17"/>
  </w:num>
  <w:num w:numId="18">
    <w:abstractNumId w:val="26"/>
  </w:num>
  <w:num w:numId="19">
    <w:abstractNumId w:val="1"/>
  </w:num>
  <w:num w:numId="20">
    <w:abstractNumId w:val="2"/>
  </w:num>
  <w:num w:numId="21">
    <w:abstractNumId w:val="19"/>
  </w:num>
  <w:num w:numId="22">
    <w:abstractNumId w:val="6"/>
  </w:num>
  <w:num w:numId="23">
    <w:abstractNumId w:val="22"/>
  </w:num>
  <w:num w:numId="24">
    <w:abstractNumId w:val="5"/>
  </w:num>
  <w:num w:numId="25">
    <w:abstractNumId w:val="18"/>
  </w:num>
  <w:num w:numId="26">
    <w:abstractNumId w:val="21"/>
  </w:num>
  <w:num w:numId="27">
    <w:abstractNumId w:val="23"/>
  </w:num>
  <w:num w:numId="28">
    <w:abstractNumId w:val="0"/>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49D8"/>
    <w:rsid w:val="00025157"/>
    <w:rsid w:val="00026C46"/>
    <w:rsid w:val="00032418"/>
    <w:rsid w:val="00032A50"/>
    <w:rsid w:val="00033616"/>
    <w:rsid w:val="00033963"/>
    <w:rsid w:val="00033C34"/>
    <w:rsid w:val="00034458"/>
    <w:rsid w:val="00037A8A"/>
    <w:rsid w:val="0004079C"/>
    <w:rsid w:val="00040B37"/>
    <w:rsid w:val="00040FB3"/>
    <w:rsid w:val="00041FF6"/>
    <w:rsid w:val="00042FA0"/>
    <w:rsid w:val="0004602B"/>
    <w:rsid w:val="000463CF"/>
    <w:rsid w:val="00046541"/>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7110"/>
    <w:rsid w:val="00077443"/>
    <w:rsid w:val="00077A0E"/>
    <w:rsid w:val="000802B3"/>
    <w:rsid w:val="00080564"/>
    <w:rsid w:val="0008146A"/>
    <w:rsid w:val="000815F0"/>
    <w:rsid w:val="0008168D"/>
    <w:rsid w:val="00081B2B"/>
    <w:rsid w:val="00082919"/>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55BF"/>
    <w:rsid w:val="000C55FD"/>
    <w:rsid w:val="000C5852"/>
    <w:rsid w:val="000C7509"/>
    <w:rsid w:val="000C7811"/>
    <w:rsid w:val="000C79CE"/>
    <w:rsid w:val="000C7FA9"/>
    <w:rsid w:val="000D11BF"/>
    <w:rsid w:val="000D16A5"/>
    <w:rsid w:val="000D2F1F"/>
    <w:rsid w:val="000D3A06"/>
    <w:rsid w:val="000D3D68"/>
    <w:rsid w:val="000D3D6A"/>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B7"/>
    <w:rsid w:val="00121D86"/>
    <w:rsid w:val="001225DD"/>
    <w:rsid w:val="00123FF8"/>
    <w:rsid w:val="001240F9"/>
    <w:rsid w:val="001249F0"/>
    <w:rsid w:val="00124E06"/>
    <w:rsid w:val="0012565E"/>
    <w:rsid w:val="00125B8D"/>
    <w:rsid w:val="00126D15"/>
    <w:rsid w:val="0012734E"/>
    <w:rsid w:val="00127AB4"/>
    <w:rsid w:val="00127FD6"/>
    <w:rsid w:val="00130987"/>
    <w:rsid w:val="00130CAF"/>
    <w:rsid w:val="00130E8B"/>
    <w:rsid w:val="0013183C"/>
    <w:rsid w:val="00132377"/>
    <w:rsid w:val="0013262B"/>
    <w:rsid w:val="00132E5E"/>
    <w:rsid w:val="001330B3"/>
    <w:rsid w:val="00133E67"/>
    <w:rsid w:val="00134281"/>
    <w:rsid w:val="001352ED"/>
    <w:rsid w:val="001355DB"/>
    <w:rsid w:val="00135E6F"/>
    <w:rsid w:val="00136773"/>
    <w:rsid w:val="0013711A"/>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304A1"/>
    <w:rsid w:val="00230543"/>
    <w:rsid w:val="00232DFB"/>
    <w:rsid w:val="0023301F"/>
    <w:rsid w:val="00234067"/>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4D27"/>
    <w:rsid w:val="00314E6A"/>
    <w:rsid w:val="00315C44"/>
    <w:rsid w:val="00315CB0"/>
    <w:rsid w:val="00315DE3"/>
    <w:rsid w:val="00316F35"/>
    <w:rsid w:val="0031716E"/>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2C3A"/>
    <w:rsid w:val="003B2C9C"/>
    <w:rsid w:val="003B3922"/>
    <w:rsid w:val="003B3B2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3892"/>
    <w:rsid w:val="00403FA7"/>
    <w:rsid w:val="004059A0"/>
    <w:rsid w:val="00405CB2"/>
    <w:rsid w:val="00406822"/>
    <w:rsid w:val="00406C85"/>
    <w:rsid w:val="0040727F"/>
    <w:rsid w:val="00407B2D"/>
    <w:rsid w:val="00407E3C"/>
    <w:rsid w:val="00410024"/>
    <w:rsid w:val="0041046C"/>
    <w:rsid w:val="00411044"/>
    <w:rsid w:val="0041113F"/>
    <w:rsid w:val="00412777"/>
    <w:rsid w:val="00413022"/>
    <w:rsid w:val="004134C5"/>
    <w:rsid w:val="004157AE"/>
    <w:rsid w:val="00415939"/>
    <w:rsid w:val="0041602A"/>
    <w:rsid w:val="004162D6"/>
    <w:rsid w:val="00416807"/>
    <w:rsid w:val="00417658"/>
    <w:rsid w:val="00417A1A"/>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A8F"/>
    <w:rsid w:val="0047132D"/>
    <w:rsid w:val="00473252"/>
    <w:rsid w:val="00473F81"/>
    <w:rsid w:val="004749BB"/>
    <w:rsid w:val="004761B5"/>
    <w:rsid w:val="00476798"/>
    <w:rsid w:val="004772E3"/>
    <w:rsid w:val="00477A36"/>
    <w:rsid w:val="00480267"/>
    <w:rsid w:val="0048041F"/>
    <w:rsid w:val="00480A24"/>
    <w:rsid w:val="00480CF2"/>
    <w:rsid w:val="00481EA6"/>
    <w:rsid w:val="00482441"/>
    <w:rsid w:val="004836F7"/>
    <w:rsid w:val="00483752"/>
    <w:rsid w:val="00484C99"/>
    <w:rsid w:val="00484DAB"/>
    <w:rsid w:val="004858CD"/>
    <w:rsid w:val="00485EAB"/>
    <w:rsid w:val="00487381"/>
    <w:rsid w:val="00487B3A"/>
    <w:rsid w:val="00487BCD"/>
    <w:rsid w:val="00487C9C"/>
    <w:rsid w:val="0049144E"/>
    <w:rsid w:val="00491D88"/>
    <w:rsid w:val="0049338A"/>
    <w:rsid w:val="004935AD"/>
    <w:rsid w:val="004945B2"/>
    <w:rsid w:val="004945FD"/>
    <w:rsid w:val="00494F7D"/>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6742"/>
    <w:rsid w:val="005167C5"/>
    <w:rsid w:val="005202F7"/>
    <w:rsid w:val="005210D7"/>
    <w:rsid w:val="0052112D"/>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7EDE"/>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706C4"/>
    <w:rsid w:val="00670D03"/>
    <w:rsid w:val="00670E18"/>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D62"/>
    <w:rsid w:val="00703369"/>
    <w:rsid w:val="0070393D"/>
    <w:rsid w:val="007047FD"/>
    <w:rsid w:val="00704EB9"/>
    <w:rsid w:val="0070632B"/>
    <w:rsid w:val="007065DD"/>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EA8"/>
    <w:rsid w:val="007C3313"/>
    <w:rsid w:val="007C3333"/>
    <w:rsid w:val="007C3FA5"/>
    <w:rsid w:val="007C4512"/>
    <w:rsid w:val="007C7069"/>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21313"/>
    <w:rsid w:val="00821E4B"/>
    <w:rsid w:val="00821E9D"/>
    <w:rsid w:val="00822019"/>
    <w:rsid w:val="00822238"/>
    <w:rsid w:val="008225EB"/>
    <w:rsid w:val="0082491F"/>
    <w:rsid w:val="00824F96"/>
    <w:rsid w:val="00825680"/>
    <w:rsid w:val="00825D10"/>
    <w:rsid w:val="0082615B"/>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66"/>
    <w:rsid w:val="008473B5"/>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5C8"/>
    <w:rsid w:val="00A0279F"/>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82"/>
    <w:rsid w:val="00A62115"/>
    <w:rsid w:val="00A62298"/>
    <w:rsid w:val="00A62747"/>
    <w:rsid w:val="00A627DF"/>
    <w:rsid w:val="00A62AC5"/>
    <w:rsid w:val="00A63EE1"/>
    <w:rsid w:val="00A65649"/>
    <w:rsid w:val="00A65955"/>
    <w:rsid w:val="00A70311"/>
    <w:rsid w:val="00A707CB"/>
    <w:rsid w:val="00A7084E"/>
    <w:rsid w:val="00A712B0"/>
    <w:rsid w:val="00A719D2"/>
    <w:rsid w:val="00A74B5C"/>
    <w:rsid w:val="00A75B37"/>
    <w:rsid w:val="00A76CD3"/>
    <w:rsid w:val="00A77E62"/>
    <w:rsid w:val="00A8125B"/>
    <w:rsid w:val="00A81DD2"/>
    <w:rsid w:val="00A82280"/>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B8D"/>
    <w:rsid w:val="00A97AED"/>
    <w:rsid w:val="00AA0142"/>
    <w:rsid w:val="00AA0215"/>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0F59"/>
    <w:rsid w:val="00B1139E"/>
    <w:rsid w:val="00B11836"/>
    <w:rsid w:val="00B11BD1"/>
    <w:rsid w:val="00B11C9C"/>
    <w:rsid w:val="00B122BB"/>
    <w:rsid w:val="00B14EBF"/>
    <w:rsid w:val="00B16558"/>
    <w:rsid w:val="00B16745"/>
    <w:rsid w:val="00B16E18"/>
    <w:rsid w:val="00B16EF8"/>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F13"/>
    <w:rsid w:val="00C023E6"/>
    <w:rsid w:val="00C02687"/>
    <w:rsid w:val="00C02E4F"/>
    <w:rsid w:val="00C03462"/>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470C1"/>
    <w:rsid w:val="00C50273"/>
    <w:rsid w:val="00C50BFE"/>
    <w:rsid w:val="00C5134E"/>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75"/>
    <w:rsid w:val="00C7519E"/>
    <w:rsid w:val="00C753B3"/>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3879"/>
    <w:rsid w:val="00CB436B"/>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F9"/>
    <w:rsid w:val="00D166B1"/>
    <w:rsid w:val="00D16D85"/>
    <w:rsid w:val="00D17861"/>
    <w:rsid w:val="00D17D0F"/>
    <w:rsid w:val="00D202BC"/>
    <w:rsid w:val="00D203A7"/>
    <w:rsid w:val="00D213CB"/>
    <w:rsid w:val="00D22687"/>
    <w:rsid w:val="00D22690"/>
    <w:rsid w:val="00D227A3"/>
    <w:rsid w:val="00D22A17"/>
    <w:rsid w:val="00D271FC"/>
    <w:rsid w:val="00D27826"/>
    <w:rsid w:val="00D32A7C"/>
    <w:rsid w:val="00D32CB6"/>
    <w:rsid w:val="00D32DCE"/>
    <w:rsid w:val="00D330A5"/>
    <w:rsid w:val="00D3376A"/>
    <w:rsid w:val="00D340D3"/>
    <w:rsid w:val="00D354B5"/>
    <w:rsid w:val="00D35620"/>
    <w:rsid w:val="00D35DEF"/>
    <w:rsid w:val="00D36110"/>
    <w:rsid w:val="00D36301"/>
    <w:rsid w:val="00D367C9"/>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3410"/>
    <w:rsid w:val="00D64046"/>
    <w:rsid w:val="00D66946"/>
    <w:rsid w:val="00D669C4"/>
    <w:rsid w:val="00D67EB5"/>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71F1"/>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7AF"/>
    <w:rsid w:val="00DF17F0"/>
    <w:rsid w:val="00DF1F81"/>
    <w:rsid w:val="00DF2E59"/>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27297"/>
    <w:rsid w:val="00E2792E"/>
    <w:rsid w:val="00E31A4E"/>
    <w:rsid w:val="00E31ADE"/>
    <w:rsid w:val="00E32243"/>
    <w:rsid w:val="00E323F6"/>
    <w:rsid w:val="00E326D6"/>
    <w:rsid w:val="00E3294D"/>
    <w:rsid w:val="00E33308"/>
    <w:rsid w:val="00E33B87"/>
    <w:rsid w:val="00E33DCA"/>
    <w:rsid w:val="00E3403C"/>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28EE"/>
    <w:rsid w:val="00E8297A"/>
    <w:rsid w:val="00E830CB"/>
    <w:rsid w:val="00E839EB"/>
    <w:rsid w:val="00E85399"/>
    <w:rsid w:val="00E85856"/>
    <w:rsid w:val="00E86206"/>
    <w:rsid w:val="00E867E1"/>
    <w:rsid w:val="00E87440"/>
    <w:rsid w:val="00E87879"/>
    <w:rsid w:val="00E90A4B"/>
    <w:rsid w:val="00E91636"/>
    <w:rsid w:val="00E92539"/>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F"/>
    <w:rsid w:val="00EC7197"/>
    <w:rsid w:val="00EC7729"/>
    <w:rsid w:val="00ED1057"/>
    <w:rsid w:val="00ED1534"/>
    <w:rsid w:val="00ED1708"/>
    <w:rsid w:val="00ED367B"/>
    <w:rsid w:val="00ED43C6"/>
    <w:rsid w:val="00ED4F47"/>
    <w:rsid w:val="00ED5765"/>
    <w:rsid w:val="00ED5B12"/>
    <w:rsid w:val="00ED6433"/>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52E1"/>
    <w:rsid w:val="00F9024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50C502-3F33-4506-A87B-73A511557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28</Pages>
  <Words>9319</Words>
  <Characters>56849</Characters>
  <Application>Microsoft Office Word</Application>
  <DocSecurity>0</DocSecurity>
  <Lines>473</Lines>
  <Paragraphs>132</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524</cp:revision>
  <cp:lastPrinted>2019-06-11T11:43:00Z</cp:lastPrinted>
  <dcterms:created xsi:type="dcterms:W3CDTF">2020-11-26T11:18:00Z</dcterms:created>
  <dcterms:modified xsi:type="dcterms:W3CDTF">2020-11-3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